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E1804" w:rsidRPr="00764BF8" w:rsidRDefault="003731EA" w:rsidP="00AE1804">
      <w:r>
        <w:rPr>
          <w:noProof/>
          <w:lang w:val="en-US" w:eastAsia="en-US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931670</wp:posOffset>
            </wp:positionH>
            <wp:positionV relativeFrom="paragraph">
              <wp:posOffset>36195</wp:posOffset>
            </wp:positionV>
            <wp:extent cx="1266825" cy="1266825"/>
            <wp:effectExtent l="0" t="0" r="0" b="0"/>
            <wp:wrapNone/>
            <wp:docPr id="1" name="Picture 1" descr="E:\LOGO UNM\UNMTEN~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LOGO UNM\UNMTEN~1.JP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6825" cy="1266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:rsidR="00AE1804" w:rsidRPr="00C43D88" w:rsidRDefault="00AE1804" w:rsidP="00AE1804"/>
    <w:p w:rsidR="00AE1804" w:rsidRPr="00C43D88" w:rsidRDefault="00AE1804" w:rsidP="00AE1804"/>
    <w:p w:rsidR="00AE1804" w:rsidRPr="00C43D88" w:rsidRDefault="00AE1804" w:rsidP="00AE1804"/>
    <w:p w:rsidR="00AE1804" w:rsidRPr="00C43D88" w:rsidRDefault="00AE1804" w:rsidP="00AE1804"/>
    <w:p w:rsidR="00AE1804" w:rsidRDefault="00AE1804" w:rsidP="00AE1804">
      <w:pPr>
        <w:tabs>
          <w:tab w:val="left" w:pos="6234"/>
        </w:tabs>
      </w:pPr>
      <w:r>
        <w:tab/>
      </w:r>
    </w:p>
    <w:p w:rsidR="00AE1804" w:rsidRDefault="00AE1804" w:rsidP="00AE1804">
      <w:pPr>
        <w:tabs>
          <w:tab w:val="left" w:pos="6234"/>
        </w:tabs>
      </w:pPr>
    </w:p>
    <w:p w:rsidR="00AE1804" w:rsidRDefault="00ED7616" w:rsidP="00AE1804">
      <w:pPr>
        <w:tabs>
          <w:tab w:val="left" w:pos="6234"/>
        </w:tabs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KRIPSI</w:t>
      </w:r>
    </w:p>
    <w:p w:rsidR="00AE1804" w:rsidRDefault="00AE1804" w:rsidP="00AE1804">
      <w:pPr>
        <w:tabs>
          <w:tab w:val="left" w:pos="6234"/>
        </w:tabs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AE1804" w:rsidRPr="00C43D88" w:rsidRDefault="00AE1804" w:rsidP="00AE1804">
      <w:pPr>
        <w:tabs>
          <w:tab w:val="left" w:pos="6234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52270" w:rsidRDefault="00A52270" w:rsidP="0059442D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ANCANG BANGUN APLIKASI KUIS PERANTAS (PETUNJUK </w:t>
      </w:r>
    </w:p>
    <w:p w:rsidR="00A52270" w:rsidRDefault="00A52270" w:rsidP="0059442D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AMBU-RAMBU LALU LINTAS) UNTUK PENGGUNA </w:t>
      </w:r>
    </w:p>
    <w:p w:rsidR="00A52270" w:rsidRDefault="00A52270" w:rsidP="0059442D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ENDARAAN BERMOTOR MENGGUNAKAN IONIC </w:t>
      </w:r>
    </w:p>
    <w:p w:rsidR="00AE1804" w:rsidRPr="00C43D88" w:rsidRDefault="00A52270" w:rsidP="0059442D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ERBASIS ANDROID</w:t>
      </w:r>
    </w:p>
    <w:p w:rsidR="00764BF8" w:rsidRDefault="00764BF8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4BF8" w:rsidRDefault="00764BF8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4BF8" w:rsidRDefault="00764BF8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E1804" w:rsidRPr="00AE1804" w:rsidRDefault="00A52270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UDASSIR</w:t>
      </w:r>
    </w:p>
    <w:p w:rsidR="00AE1804" w:rsidRPr="00AE1804" w:rsidRDefault="00AE1804" w:rsidP="008F4BCB">
      <w:pPr>
        <w:tabs>
          <w:tab w:val="left" w:pos="6234"/>
        </w:tabs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</w:t>
      </w:r>
      <w:r w:rsidR="00A52270">
        <w:rPr>
          <w:rFonts w:ascii="Times New Roman" w:hAnsi="Times New Roman" w:cs="Times New Roman"/>
          <w:b/>
          <w:sz w:val="24"/>
          <w:szCs w:val="24"/>
        </w:rPr>
        <w:t>229041048</w:t>
      </w:r>
    </w:p>
    <w:p w:rsidR="00AE1804" w:rsidRDefault="00AE1804" w:rsidP="008F4BCB">
      <w:pPr>
        <w:tabs>
          <w:tab w:val="left" w:pos="6234"/>
        </w:tabs>
        <w:spacing w:line="240" w:lineRule="auto"/>
        <w:rPr>
          <w:rFonts w:ascii="Times New Roman" w:hAnsi="Times New Roman" w:cs="Times New Roman"/>
          <w:b/>
          <w:sz w:val="28"/>
          <w:szCs w:val="28"/>
        </w:rPr>
      </w:pPr>
    </w:p>
    <w:p w:rsidR="008F4BCB" w:rsidRDefault="008F4BCB" w:rsidP="008F4BCB">
      <w:pPr>
        <w:tabs>
          <w:tab w:val="left" w:pos="6234"/>
        </w:tabs>
        <w:spacing w:line="240" w:lineRule="auto"/>
        <w:rPr>
          <w:rFonts w:ascii="Times New Roman" w:hAnsi="Times New Roman" w:cs="Times New Roman"/>
          <w:b/>
          <w:sz w:val="28"/>
          <w:szCs w:val="28"/>
        </w:rPr>
      </w:pPr>
    </w:p>
    <w:p w:rsidR="00AE1804" w:rsidRPr="00F72517" w:rsidRDefault="00AE1804" w:rsidP="00AE1804">
      <w:pPr>
        <w:tabs>
          <w:tab w:val="left" w:pos="6234"/>
        </w:tabs>
        <w:rPr>
          <w:rFonts w:ascii="Times New Roman" w:hAnsi="Times New Roman" w:cs="Times New Roman"/>
          <w:b/>
          <w:sz w:val="28"/>
          <w:szCs w:val="28"/>
        </w:rPr>
      </w:pPr>
    </w:p>
    <w:p w:rsidR="00764BF8" w:rsidRDefault="00764BF8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4BF8" w:rsidRDefault="00764BF8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64BF8" w:rsidRDefault="00764BF8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E1804" w:rsidRPr="00AE1804" w:rsidRDefault="00AE1804" w:rsidP="008F4BCB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43D88">
        <w:rPr>
          <w:rFonts w:ascii="Times New Roman" w:hAnsi="Times New Roman" w:cs="Times New Roman"/>
          <w:b/>
          <w:sz w:val="24"/>
          <w:szCs w:val="24"/>
        </w:rPr>
        <w:t xml:space="preserve"> PENDIDIKAN</w:t>
      </w:r>
      <w:r>
        <w:rPr>
          <w:rFonts w:ascii="Times New Roman" w:hAnsi="Times New Roman" w:cs="Times New Roman"/>
          <w:b/>
          <w:sz w:val="24"/>
          <w:szCs w:val="24"/>
        </w:rPr>
        <w:t xml:space="preserve"> TEKNIK INFORMATIKA DANKOMPUTER</w:t>
      </w:r>
    </w:p>
    <w:p w:rsidR="00AE1804" w:rsidRPr="00AE1804" w:rsidRDefault="00AE1804" w:rsidP="008F4BC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TEKNIK ELEKTRO</w:t>
      </w:r>
    </w:p>
    <w:p w:rsidR="00AE1804" w:rsidRPr="00AE1804" w:rsidRDefault="00AE1804" w:rsidP="008F4BC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43D88">
        <w:rPr>
          <w:rFonts w:ascii="Times New Roman" w:hAnsi="Times New Roman" w:cs="Times New Roman"/>
          <w:b/>
          <w:sz w:val="24"/>
          <w:szCs w:val="24"/>
        </w:rPr>
        <w:t xml:space="preserve">FAKULTAS </w:t>
      </w:r>
      <w:r>
        <w:rPr>
          <w:rFonts w:ascii="Times New Roman" w:hAnsi="Times New Roman" w:cs="Times New Roman"/>
          <w:b/>
          <w:sz w:val="24"/>
          <w:szCs w:val="24"/>
        </w:rPr>
        <w:t>TEKNIK</w:t>
      </w:r>
    </w:p>
    <w:p w:rsidR="00AE1804" w:rsidRPr="00C43D88" w:rsidRDefault="00AE1804" w:rsidP="008F4BC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43D88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D26AC9" w:rsidRDefault="00FE280A" w:rsidP="00205AE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6</w:t>
      </w:r>
    </w:p>
    <w:p w:rsidR="00AC0467" w:rsidRDefault="00AC0467" w:rsidP="00AC0467">
      <w:pPr>
        <w:spacing w:after="24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43A97">
        <w:rPr>
          <w:rFonts w:ascii="Times New Roman" w:hAnsi="Times New Roman" w:cs="Times New Roman"/>
          <w:b/>
          <w:sz w:val="24"/>
          <w:szCs w:val="24"/>
        </w:rPr>
        <w:lastRenderedPageBreak/>
        <w:t>ABST</w:t>
      </w:r>
      <w:r>
        <w:rPr>
          <w:rFonts w:ascii="Times New Roman" w:hAnsi="Times New Roman" w:cs="Times New Roman"/>
          <w:b/>
          <w:sz w:val="24"/>
          <w:szCs w:val="24"/>
        </w:rPr>
        <w:t>R</w:t>
      </w:r>
      <w:r w:rsidRPr="00D43A97">
        <w:rPr>
          <w:rFonts w:ascii="Times New Roman" w:hAnsi="Times New Roman" w:cs="Times New Roman"/>
          <w:b/>
          <w:sz w:val="24"/>
          <w:szCs w:val="24"/>
        </w:rPr>
        <w:t>AK</w:t>
      </w:r>
    </w:p>
    <w:p w:rsidR="00AC0467" w:rsidRDefault="00AC0467" w:rsidP="00AC0467">
      <w:pPr>
        <w:spacing w:after="24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C0467" w:rsidRDefault="00AC0467" w:rsidP="00AC0467">
      <w:pPr>
        <w:spacing w:after="24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udassir, 1229041048, 2016. </w:t>
      </w:r>
      <w:r>
        <w:rPr>
          <w:rFonts w:ascii="Times New Roman" w:hAnsi="Times New Roman" w:cs="Times New Roman"/>
          <w:i/>
          <w:sz w:val="24"/>
          <w:szCs w:val="24"/>
        </w:rPr>
        <w:t>Rancang Bangun Aplikasi Kuis Perantas (Petunjuk Rambu-Rambu Lalu Lintas) untuk pengguna kendaraan bermotor menggunakan ionic berbasis android.</w:t>
      </w:r>
      <w:r>
        <w:rPr>
          <w:rFonts w:ascii="Times New Roman" w:hAnsi="Times New Roman" w:cs="Times New Roman"/>
          <w:sz w:val="24"/>
          <w:szCs w:val="24"/>
        </w:rPr>
        <w:t xml:space="preserve"> Skripsi. Makassar: Program Studi Pendidikan Teknik Informatika dan Komputer, Jurusan Pendidikan Teknik Elektro, Fakultas Teknik Universitas Negeri Makassar. 2016. Pembimbing: Syamsurijal dan Abdul Muis Mappalotteng.</w:t>
      </w:r>
    </w:p>
    <w:p w:rsidR="00AC0467" w:rsidRDefault="00AC0467" w:rsidP="00AC0467">
      <w:pPr>
        <w:spacing w:after="24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35041">
        <w:rPr>
          <w:rFonts w:ascii="Times New Roman" w:hAnsi="Times New Roman" w:cs="Times New Roman"/>
          <w:sz w:val="24"/>
          <w:szCs w:val="24"/>
        </w:rPr>
        <w:t xml:space="preserve">Penelitian ini bertujuan untuk merancang suatu aplikasi </w:t>
      </w:r>
      <w:r w:rsidRPr="009C7046">
        <w:rPr>
          <w:rFonts w:ascii="Times New Roman" w:hAnsi="Times New Roman" w:cs="Times New Roman"/>
          <w:sz w:val="24"/>
          <w:szCs w:val="24"/>
        </w:rPr>
        <w:t xml:space="preserve">kuis perantas (petunjuk rambu-rambu lalu lintas) untuk pengendara kendaraan bermotor menggunakan </w:t>
      </w:r>
      <w:r w:rsidRPr="009C7046">
        <w:rPr>
          <w:rFonts w:ascii="Times New Roman" w:hAnsi="Times New Roman" w:cs="Times New Roman"/>
          <w:i/>
          <w:sz w:val="24"/>
          <w:szCs w:val="24"/>
        </w:rPr>
        <w:t>ionic</w:t>
      </w:r>
      <w:r w:rsidRPr="009C7046">
        <w:rPr>
          <w:rFonts w:ascii="Times New Roman" w:hAnsi="Times New Roman" w:cs="Times New Roman"/>
          <w:sz w:val="24"/>
          <w:szCs w:val="24"/>
        </w:rPr>
        <w:t xml:space="preserve"> berbasis </w:t>
      </w:r>
      <w:r w:rsidRPr="009C7046">
        <w:rPr>
          <w:rFonts w:ascii="Times New Roman" w:hAnsi="Times New Roman" w:cs="Times New Roman"/>
          <w:i/>
          <w:sz w:val="24"/>
          <w:szCs w:val="24"/>
        </w:rPr>
        <w:t>android</w:t>
      </w:r>
      <w:r w:rsidRPr="00735041">
        <w:rPr>
          <w:rFonts w:ascii="Times New Roman" w:hAnsi="Times New Roman" w:cs="Times New Roman"/>
          <w:sz w:val="24"/>
          <w:szCs w:val="24"/>
        </w:rPr>
        <w:t xml:space="preserve"> menggunakan Cordova dan Ionic Framework dengan menggunakan bahasa pemrograman website HTML5, CSS3, Javascript AngularJS dan gambar ilustrasi menggunakan Corel Draw. Metode yang digunakan pada aplikasi </w:t>
      </w:r>
      <w:r>
        <w:rPr>
          <w:rFonts w:ascii="Times New Roman" w:hAnsi="Times New Roman" w:cs="Times New Roman"/>
          <w:sz w:val="24"/>
          <w:szCs w:val="24"/>
        </w:rPr>
        <w:t>kuis perantas</w:t>
      </w:r>
      <w:r w:rsidRPr="00735041">
        <w:rPr>
          <w:rFonts w:ascii="Times New Roman" w:hAnsi="Times New Roman" w:cs="Times New Roman"/>
          <w:sz w:val="24"/>
          <w:szCs w:val="24"/>
        </w:rPr>
        <w:t xml:space="preserve"> ini adalah metode Prototyping yang terdiri dari beberapa tahapan-tahapan mulai dari pengumpulan kebutuhan, membangun prototipe, evaluasi prototipe, mengkodekan aplikasi, menguji aplikasi, evaluasi aplikasi, menggunakan aplikasi.</w:t>
      </w:r>
    </w:p>
    <w:p w:rsidR="00AC0467" w:rsidRDefault="00AC0467" w:rsidP="00AC0467">
      <w:pPr>
        <w:spacing w:after="24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35041">
        <w:rPr>
          <w:rFonts w:ascii="Times New Roman" w:hAnsi="Times New Roman" w:cs="Times New Roman"/>
          <w:sz w:val="24"/>
          <w:szCs w:val="24"/>
        </w:rPr>
        <w:t xml:space="preserve">Hasil yang diperoleh dari perancangan aplikasi </w:t>
      </w:r>
      <w:r w:rsidRPr="009C7046">
        <w:rPr>
          <w:rFonts w:ascii="Times New Roman" w:hAnsi="Times New Roman" w:cs="Times New Roman"/>
          <w:sz w:val="24"/>
          <w:szCs w:val="24"/>
        </w:rPr>
        <w:t xml:space="preserve">kuis perantas (petunjuk rambu-rambu lalu lintas) untuk pengendara kendaraan bermotor menggunakan </w:t>
      </w:r>
      <w:r w:rsidRPr="009C7046">
        <w:rPr>
          <w:rFonts w:ascii="Times New Roman" w:hAnsi="Times New Roman" w:cs="Times New Roman"/>
          <w:i/>
          <w:sz w:val="24"/>
          <w:szCs w:val="24"/>
        </w:rPr>
        <w:t>ionic</w:t>
      </w:r>
      <w:r w:rsidRPr="009C7046">
        <w:rPr>
          <w:rFonts w:ascii="Times New Roman" w:hAnsi="Times New Roman" w:cs="Times New Roman"/>
          <w:sz w:val="24"/>
          <w:szCs w:val="24"/>
        </w:rPr>
        <w:t xml:space="preserve"> berbasis </w:t>
      </w:r>
      <w:r w:rsidRPr="009C7046">
        <w:rPr>
          <w:rFonts w:ascii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35041">
        <w:rPr>
          <w:rFonts w:ascii="Times New Roman" w:hAnsi="Times New Roman" w:cs="Times New Roman"/>
          <w:sz w:val="24"/>
          <w:szCs w:val="24"/>
        </w:rPr>
        <w:t xml:space="preserve">adalah sebuah aplikasi </w:t>
      </w:r>
      <w:r>
        <w:rPr>
          <w:rFonts w:ascii="Times New Roman" w:hAnsi="Times New Roman" w:cs="Times New Roman"/>
          <w:sz w:val="24"/>
          <w:szCs w:val="24"/>
        </w:rPr>
        <w:t>kuis</w:t>
      </w:r>
      <w:r w:rsidRPr="00735041">
        <w:rPr>
          <w:rFonts w:ascii="Times New Roman" w:hAnsi="Times New Roman" w:cs="Times New Roman"/>
          <w:sz w:val="24"/>
          <w:szCs w:val="24"/>
        </w:rPr>
        <w:t xml:space="preserve"> yang didalamnya terdapat</w:t>
      </w:r>
      <w:r>
        <w:rPr>
          <w:rFonts w:ascii="Times New Roman" w:hAnsi="Times New Roman" w:cs="Times New Roman"/>
          <w:sz w:val="24"/>
          <w:szCs w:val="24"/>
        </w:rPr>
        <w:t xml:space="preserve"> tiga fitur yaitu fitur kuis sebagai fitur utama dan dua fitur lainnya adalah fitur rambu dan sanksi pidana</w:t>
      </w:r>
      <w:r w:rsidRPr="00735041">
        <w:rPr>
          <w:rFonts w:ascii="Times New Roman" w:hAnsi="Times New Roman" w:cs="Times New Roman"/>
          <w:sz w:val="24"/>
          <w:szCs w:val="24"/>
        </w:rPr>
        <w:t>. Ujicoba yang dilakukan dibagi menjadi dua yaitu Alpha dan Beta, Pengujian Alpha terdiri dari whitebox dan blackbox dan pengujian beta yaitu validasi dan menguji langsung kepada responden. Hasi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735041">
        <w:rPr>
          <w:rFonts w:ascii="Times New Roman" w:hAnsi="Times New Roman" w:cs="Times New Roman"/>
          <w:sz w:val="24"/>
          <w:szCs w:val="24"/>
        </w:rPr>
        <w:t xml:space="preserve"> dari pengujian Alpha diperoleh kesimpulan bahwa fungsi yang terdapat pada aplikasi </w:t>
      </w:r>
      <w:r>
        <w:rPr>
          <w:rFonts w:ascii="Times New Roman" w:hAnsi="Times New Roman" w:cs="Times New Roman"/>
          <w:sz w:val="24"/>
          <w:szCs w:val="24"/>
        </w:rPr>
        <w:t>kuis perantas</w:t>
      </w:r>
      <w:r w:rsidRPr="00735041">
        <w:rPr>
          <w:rFonts w:ascii="Times New Roman" w:hAnsi="Times New Roman" w:cs="Times New Roman"/>
          <w:sz w:val="24"/>
          <w:szCs w:val="24"/>
        </w:rPr>
        <w:t xml:space="preserve"> ini berfungsi dengan baik. dan hasil pengujian beta terhadap aplikasi mendapatkan hasil persentase kelayakan</w:t>
      </w:r>
      <w:r>
        <w:rPr>
          <w:rFonts w:ascii="Times New Roman" w:hAnsi="Times New Roman" w:cs="Times New Roman"/>
          <w:sz w:val="24"/>
          <w:szCs w:val="24"/>
        </w:rPr>
        <w:t xml:space="preserve"> dari validator 1 sebanyak 96%, validator 2 sebanyak 100</w:t>
      </w:r>
      <w:r w:rsidRPr="00735041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>, dan validator 3 sebanyak 85</w:t>
      </w:r>
      <w:r w:rsidRPr="00735041">
        <w:rPr>
          <w:rFonts w:ascii="Times New Roman" w:hAnsi="Times New Roman" w:cs="Times New Roman"/>
          <w:sz w:val="24"/>
          <w:szCs w:val="24"/>
        </w:rPr>
        <w:t>% yang berarti dalam katego</w:t>
      </w:r>
      <w:r>
        <w:rPr>
          <w:rFonts w:ascii="Times New Roman" w:hAnsi="Times New Roman" w:cs="Times New Roman"/>
          <w:sz w:val="24"/>
          <w:szCs w:val="24"/>
        </w:rPr>
        <w:t>ri sangat baik dan hasil dari 100</w:t>
      </w:r>
      <w:r w:rsidRPr="00735041">
        <w:rPr>
          <w:rFonts w:ascii="Times New Roman" w:hAnsi="Times New Roman" w:cs="Times New Roman"/>
          <w:sz w:val="24"/>
          <w:szCs w:val="24"/>
        </w:rPr>
        <w:t xml:space="preserve"> responden </w:t>
      </w:r>
      <w:r>
        <w:rPr>
          <w:rFonts w:ascii="Times New Roman" w:hAnsi="Times New Roman" w:cs="Times New Roman"/>
          <w:sz w:val="24"/>
          <w:szCs w:val="24"/>
        </w:rPr>
        <w:t>terhadap aplikasi menunjukkan 87</w:t>
      </w:r>
      <w:r w:rsidRPr="0073504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tau 87</w:t>
      </w:r>
      <w:r w:rsidRPr="00735041">
        <w:rPr>
          <w:rFonts w:ascii="Times New Roman" w:hAnsi="Times New Roman" w:cs="Times New Roman"/>
          <w:sz w:val="24"/>
          <w:szCs w:val="24"/>
        </w:rPr>
        <w:t>% responden berada pada k</w:t>
      </w:r>
      <w:r>
        <w:rPr>
          <w:rFonts w:ascii="Times New Roman" w:hAnsi="Times New Roman" w:cs="Times New Roman"/>
          <w:sz w:val="24"/>
          <w:szCs w:val="24"/>
        </w:rPr>
        <w:t>ategori sangat baik, dan 13 atau 13</w:t>
      </w:r>
      <w:r w:rsidRPr="00735041">
        <w:rPr>
          <w:rFonts w:ascii="Times New Roman" w:hAnsi="Times New Roman" w:cs="Times New Roman"/>
          <w:sz w:val="24"/>
          <w:szCs w:val="24"/>
        </w:rPr>
        <w:t>% responden berada pada kategori baik.</w:t>
      </w:r>
    </w:p>
    <w:p w:rsidR="00AC0467" w:rsidRDefault="00AC0467" w:rsidP="00AC0467">
      <w:pPr>
        <w:spacing w:after="2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kunci: Aplikasi, </w:t>
      </w:r>
      <w:r w:rsidRPr="00ED003B">
        <w:rPr>
          <w:rFonts w:ascii="Times New Roman" w:hAnsi="Times New Roman" w:cs="Times New Roman"/>
          <w:sz w:val="24"/>
          <w:szCs w:val="24"/>
        </w:rPr>
        <w:t>Rambu Lalu Lintas</w:t>
      </w:r>
      <w:r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>Android.</w:t>
      </w:r>
    </w:p>
    <w:p w:rsidR="00AC0467" w:rsidRDefault="00AC0467" w:rsidP="00205AE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C0467" w:rsidRDefault="00AC0467" w:rsidP="00205AE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C0467" w:rsidRDefault="00AC0467" w:rsidP="00205AE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C0467" w:rsidRDefault="00AC0467" w:rsidP="00205AE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DAFTAR PUSTAKA</w:t>
      </w:r>
    </w:p>
    <w:p w:rsidR="00160E9B" w:rsidRDefault="00160E9B" w:rsidP="00160E9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60E9B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60E9B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 w:rsidR="005674CC"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60E9B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5674CC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 w:rsidR="005674CC"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a7495e96-7b59-4268-b1bb-a93142785016"]}],"mendeley":{"formattedCitation":"[4]","plainTextFormattedCitation":"[4]"},"properties":{"noteIndex":0},"schema":"https://github.com/citation-style-language/schema/raw/master/csl-citation.json"}</w:instrText>
      </w:r>
      <w:r w:rsidR="005674CC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674CC" w:rsidRPr="005674CC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 w:rsidR="005674CC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bookmarkStart w:id="0" w:name="_GoBack"/>
      <w:bookmarkEnd w:id="0"/>
    </w:p>
    <w:p w:rsidR="005674CC" w:rsidRPr="005674CC" w:rsidRDefault="00160E9B" w:rsidP="005674C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674CC" w:rsidRPr="005674CC">
        <w:rPr>
          <w:rFonts w:ascii="Times New Roman" w:hAnsi="Times New Roman" w:cs="Times New Roman"/>
          <w:noProof/>
          <w:sz w:val="24"/>
          <w:szCs w:val="24"/>
        </w:rPr>
        <w:t>[1]</w:t>
      </w:r>
      <w:r w:rsidR="005674CC" w:rsidRPr="005674CC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5674CC" w:rsidRPr="005674CC" w:rsidRDefault="005674CC" w:rsidP="005674C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74CC">
        <w:rPr>
          <w:rFonts w:ascii="Times New Roman" w:hAnsi="Times New Roman" w:cs="Times New Roman"/>
          <w:noProof/>
          <w:sz w:val="24"/>
          <w:szCs w:val="24"/>
        </w:rPr>
        <w:t>[2]</w:t>
      </w:r>
      <w:r w:rsidRPr="005674CC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5674CC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5674CC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5674CC" w:rsidRPr="005674CC" w:rsidRDefault="005674CC" w:rsidP="005674C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74CC">
        <w:rPr>
          <w:rFonts w:ascii="Times New Roman" w:hAnsi="Times New Roman" w:cs="Times New Roman"/>
          <w:noProof/>
          <w:sz w:val="24"/>
          <w:szCs w:val="24"/>
        </w:rPr>
        <w:t>[3]</w:t>
      </w:r>
      <w:r w:rsidRPr="005674CC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5674CC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5674CC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5674CC" w:rsidRPr="005674CC" w:rsidRDefault="005674CC" w:rsidP="005674C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5674CC">
        <w:rPr>
          <w:rFonts w:ascii="Times New Roman" w:hAnsi="Times New Roman" w:cs="Times New Roman"/>
          <w:noProof/>
          <w:sz w:val="24"/>
          <w:szCs w:val="24"/>
        </w:rPr>
        <w:t>[4]</w:t>
      </w:r>
      <w:r w:rsidRPr="005674CC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rancangan media praktikum elektronika digital berbasis virtual,” </w:t>
      </w:r>
      <w:r w:rsidRPr="005674CC">
        <w:rPr>
          <w:rFonts w:ascii="Times New Roman" w:hAnsi="Times New Roman" w:cs="Times New Roman"/>
          <w:i/>
          <w:iCs/>
          <w:noProof/>
          <w:sz w:val="24"/>
          <w:szCs w:val="24"/>
        </w:rPr>
        <w:t>J. Inspir.</w:t>
      </w:r>
      <w:r w:rsidRPr="005674CC">
        <w:rPr>
          <w:rFonts w:ascii="Times New Roman" w:hAnsi="Times New Roman" w:cs="Times New Roman"/>
          <w:noProof/>
          <w:sz w:val="24"/>
          <w:szCs w:val="24"/>
        </w:rPr>
        <w:t>, vol. 3, no. 1, 2013.</w:t>
      </w:r>
    </w:p>
    <w:p w:rsidR="00AC0467" w:rsidRPr="00AC0467" w:rsidRDefault="00160E9B" w:rsidP="00AC0467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AC0467" w:rsidRPr="00AC0467" w:rsidSect="00C43D88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E1804"/>
    <w:rsid w:val="00042DF3"/>
    <w:rsid w:val="000C09D0"/>
    <w:rsid w:val="00160E9B"/>
    <w:rsid w:val="00205AE7"/>
    <w:rsid w:val="00266F9D"/>
    <w:rsid w:val="00316D71"/>
    <w:rsid w:val="00341377"/>
    <w:rsid w:val="003731EA"/>
    <w:rsid w:val="00563701"/>
    <w:rsid w:val="005674CC"/>
    <w:rsid w:val="0059442D"/>
    <w:rsid w:val="006167F7"/>
    <w:rsid w:val="00651083"/>
    <w:rsid w:val="00764BF8"/>
    <w:rsid w:val="00837457"/>
    <w:rsid w:val="008F4BCB"/>
    <w:rsid w:val="009C4FE6"/>
    <w:rsid w:val="00A13E01"/>
    <w:rsid w:val="00A52270"/>
    <w:rsid w:val="00AC0467"/>
    <w:rsid w:val="00AE1804"/>
    <w:rsid w:val="00CB42D5"/>
    <w:rsid w:val="00ED7616"/>
    <w:rsid w:val="00F54F25"/>
    <w:rsid w:val="00FE280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5C5FC011-BEAC-403F-A0C9-DFF80F25BC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05A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5AE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62B0A5-ED06-47DC-9588-95E3DE1CF9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3</Pages>
  <Words>911</Words>
  <Characters>519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Fhatiah Adiba</cp:lastModifiedBy>
  <cp:revision>6</cp:revision>
  <cp:lastPrinted>2016-07-16T03:25:00Z</cp:lastPrinted>
  <dcterms:created xsi:type="dcterms:W3CDTF">2019-06-19T07:35:00Z</dcterms:created>
  <dcterms:modified xsi:type="dcterms:W3CDTF">2019-06-19T1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